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2F9CD759" w:rsidR="00272A8E" w:rsidRPr="00FB4C9F" w:rsidRDefault="00272A8E">
      <w:pPr>
        <w:rPr>
          <w:color w:val="0070C0"/>
        </w:rPr>
      </w:pPr>
      <w:r w:rsidRPr="00FB4C9F">
        <w:rPr>
          <w:color w:val="0070C0"/>
        </w:rPr>
        <w:t>We thank the reviewers for thorough consideration of the manuscript and the constructive comments, which contributed to the improvement of this paper, point by point responses are presented below.</w:t>
      </w:r>
    </w:p>
    <w:p w14:paraId="539EBC6F" w14:textId="23E8B0CD" w:rsidR="006E068E" w:rsidRPr="00272A8E" w:rsidRDefault="00ED6330">
      <w:r w:rsidRPr="00272A8E">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095DB6EB" w:rsidR="00ED6330" w:rsidRPr="0048748D" w:rsidRDefault="00ED6330" w:rsidP="00ED6330">
      <w:pPr>
        <w:rPr>
          <w:color w:val="0070C0"/>
        </w:rPr>
      </w:pPr>
      <w:r w:rsidRPr="0048748D">
        <w:rPr>
          <w:color w:val="0070C0"/>
        </w:rPr>
        <w:t> </w:t>
      </w:r>
      <w:r w:rsidR="00D15BCE" w:rsidRPr="0048748D">
        <w:rPr>
          <w:color w:val="0070C0"/>
        </w:rPr>
        <w:t xml:space="preserve">Don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75691D98" w:rsidR="00623796" w:rsidRPr="00FD4BF5" w:rsidRDefault="00D15BCE" w:rsidP="00ED6330">
      <w:pPr>
        <w:rPr>
          <w:color w:val="0070C0"/>
        </w:rPr>
      </w:pPr>
      <w:r w:rsidRPr="00FD4BF5">
        <w:rPr>
          <w:color w:val="0070C0"/>
        </w:rPr>
        <w:t xml:space="preserve">The introduction was changed to add some more background </w:t>
      </w:r>
      <w:r w:rsidR="00623796" w:rsidRPr="00FD4BF5">
        <w:rPr>
          <w:color w:val="0070C0"/>
        </w:rPr>
        <w:t>on oxidised aerosols, MSA and peat</w:t>
      </w:r>
      <w:r w:rsidRPr="00FD4BF5">
        <w:rPr>
          <w:color w:val="0070C0"/>
        </w:rPr>
        <w:t>.</w:t>
      </w:r>
      <w:r w:rsidR="00623796" w:rsidRPr="00FD4BF5">
        <w:rPr>
          <w:color w:val="0070C0"/>
        </w:rPr>
        <w:t xml:space="preserve"> The CCN section in the introduction was shortened and more details on the PMF were added</w:t>
      </w:r>
      <w:r w:rsidR="00D1481C">
        <w:rPr>
          <w:color w:val="0070C0"/>
        </w:rPr>
        <w:t xml:space="preserve"> </w:t>
      </w:r>
      <w:r w:rsidR="00FB4C9F">
        <w:rPr>
          <w:color w:val="0070C0"/>
        </w:rPr>
        <w:t>in the introduction</w:t>
      </w:r>
      <w:r w:rsidR="00D1481C">
        <w:rPr>
          <w:color w:val="0070C0"/>
        </w:rPr>
        <w:t xml:space="preserve"> section.</w:t>
      </w:r>
    </w:p>
    <w:p w14:paraId="331D9CEC" w14:textId="77777777" w:rsidR="00ED6330" w:rsidRPr="00272A8E" w:rsidRDefault="00ED6330" w:rsidP="00ED6330">
      <w:r w:rsidRPr="00272A8E">
        <w:rPr>
          <w:b/>
          <w:bCs/>
        </w:rPr>
        <w:t>Further comments:</w:t>
      </w:r>
    </w:p>
    <w:p w14:paraId="1219E620" w14:textId="75A79E04"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r w:rsidR="006A7D5F" w:rsidRPr="0048748D">
        <w:rPr>
          <w:color w:val="0070C0"/>
        </w:rPr>
        <w:t>The text has been revised for clarity.</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33ED859C" w:rsidR="00AE01B5" w:rsidRPr="00FD4BF5" w:rsidRDefault="00AE01B5" w:rsidP="00ED6330">
      <w:pPr>
        <w:rPr>
          <w:color w:val="0070C0"/>
        </w:rPr>
      </w:pPr>
      <w:r w:rsidRPr="00FD4BF5">
        <w:rPr>
          <w:color w:val="0070C0"/>
        </w:rPr>
        <w:t xml:space="preserve">The HR-ToF-AMS size range is approximately 35 nm to  </w:t>
      </w:r>
      <w:ins w:id="0" w:author="Ovadnevaite, Jurgita" w:date="2024-12-10T10:17:00Z" w16du:dateUtc="2024-12-10T10:17:00Z">
        <w:r w:rsidR="006A7D5F" w:rsidRPr="00FD4BF5">
          <w:rPr>
            <w:color w:val="0070C0"/>
          </w:rPr>
          <w:t>&gt;</w:t>
        </w:r>
      </w:ins>
      <w:r w:rsidRPr="00FD4BF5">
        <w:rPr>
          <w:color w:val="0070C0"/>
        </w:rPr>
        <w:t xml:space="preserve">1 </w:t>
      </w:r>
      <w:bookmarkStart w:id="1" w:name="_Hlk184740439"/>
      <w:proofErr w:type="spellStart"/>
      <w:r w:rsidRPr="00FD4BF5">
        <w:rPr>
          <w:color w:val="0070C0"/>
        </w:rPr>
        <w:t>μ</w:t>
      </w:r>
      <w:bookmarkEnd w:id="1"/>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w:t>
      </w:r>
      <w:r w:rsidR="006A7D5F" w:rsidRPr="00FD4BF5">
        <w:rPr>
          <w:color w:val="0070C0"/>
        </w:rPr>
        <w:t>which roughly corresponds to PM1 fraction of the aerosols</w:t>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2818CADE" w:rsidR="002F0497" w:rsidRPr="00CB060B" w:rsidRDefault="002F0497" w:rsidP="00ED6330">
      <w:pPr>
        <w:rPr>
          <w:color w:val="0070C0"/>
        </w:rPr>
      </w:pPr>
      <w:r w:rsidRPr="00CB060B">
        <w:rPr>
          <w:color w:val="0070C0"/>
        </w:rPr>
        <w:t>Done</w:t>
      </w:r>
      <w:r w:rsidR="00E613E2" w:rsidRPr="00CB060B">
        <w:rPr>
          <w:color w:val="0070C0"/>
        </w:rPr>
        <w:t xml:space="preserve">, </w:t>
      </w:r>
      <w:r w:rsidRPr="00CB060B">
        <w:rPr>
          <w:color w:val="0070C0"/>
        </w:rPr>
        <w:t>thank you.</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lastRenderedPageBreak/>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Pr="00E87513">
        <w:rPr>
          <w:color w:val="0070C0"/>
        </w:rPr>
        <w:t xml:space="preserve"> </w:t>
      </w:r>
      <w:r w:rsidRPr="00E87513">
        <w:rPr>
          <w:color w:val="0070C0"/>
        </w:rPr>
        <w:fldChar w:fldCharType="begin"/>
      </w:r>
      <w:r w:rsidRPr="00E87513">
        <w:rPr>
          <w:color w:val="0070C0"/>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E87513">
        <w:rPr>
          <w:color w:val="0070C0"/>
        </w:rPr>
        <w:fldChar w:fldCharType="separate"/>
      </w:r>
      <w:r w:rsidRPr="00E87513">
        <w:rPr>
          <w:rFonts w:ascii="Aptos" w:hAnsi="Aptos"/>
          <w:color w:val="0070C0"/>
        </w:rPr>
        <w:t>(Lin et al., 2017)</w:t>
      </w:r>
      <w:r w:rsidRPr="00E87513">
        <w:rPr>
          <w:color w:val="0070C0"/>
        </w:rPr>
        <w:fldChar w:fldCharType="end"/>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28192C2B"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 xml:space="preserve">We observe some strong similarities with the </w:t>
      </w:r>
      <w:r w:rsidR="00D015F3" w:rsidRPr="00CB060B">
        <w:rPr>
          <w:color w:val="0070C0"/>
        </w:rPr>
        <w:t>sources</w:t>
      </w:r>
      <w:r w:rsidRPr="00CB060B">
        <w:rPr>
          <w:color w:val="0070C0"/>
        </w:rPr>
        <w:t xml:space="preserve"> 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r w:rsidRPr="00272A8E">
        <w:lastRenderedPageBreak/>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5142584E" w:rsidR="007F5970" w:rsidRPr="00CB060B" w:rsidRDefault="007F5970" w:rsidP="007F5970">
      <w:pPr>
        <w:rPr>
          <w:color w:val="0070C0"/>
        </w:rPr>
      </w:pPr>
      <w:r w:rsidRPr="00CB060B">
        <w:rPr>
          <w:color w:val="0070C0"/>
        </w:rPr>
        <w:t xml:space="preserve">Thank you, figures resolution and formatting were improved throughout the </w:t>
      </w:r>
      <w:r w:rsidR="009F0766" w:rsidRPr="00CB060B">
        <w:rPr>
          <w:color w:val="0070C0"/>
        </w:rPr>
        <w:t>manuscript</w:t>
      </w:r>
      <w:r w:rsidRPr="00CB060B">
        <w:rPr>
          <w:color w:val="0070C0"/>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1E89B639" w:rsidR="007F5970" w:rsidRDefault="007F5970">
      <w:pPr>
        <w:rPr>
          <w:color w:val="0070C0"/>
        </w:rPr>
      </w:pPr>
      <w:r w:rsidRPr="00E44C8C">
        <w:rPr>
          <w:color w:val="0070C0"/>
        </w:rPr>
        <w:t>Parametrisations from elemental ratios are beyond the scope of this paper and will be the subject of future work, the introduction was rewritten to reduce the emphasis on this aspect.</w:t>
      </w:r>
      <w:r w:rsidR="00E44C8C">
        <w:rPr>
          <w:color w:val="0070C0"/>
        </w:rPr>
        <w:t xml:space="preserve"> Elemental ratios were successfully obtained for each </w:t>
      </w:r>
      <w:r w:rsidR="00E87513">
        <w:rPr>
          <w:color w:val="0070C0"/>
        </w:rPr>
        <w:t xml:space="preserve">factor and placing them on the Van </w:t>
      </w:r>
      <w:proofErr w:type="spellStart"/>
      <w:r w:rsidR="00E87513">
        <w:rPr>
          <w:color w:val="0070C0"/>
        </w:rPr>
        <w:t>Krevlen</w:t>
      </w:r>
      <w:proofErr w:type="spellEnd"/>
      <w:r w:rsidR="00E87513">
        <w:rPr>
          <w:color w:val="0070C0"/>
        </w:rPr>
        <w:t xml:space="preserve"> plot allowed for us to conclude on a-pinene</w:t>
      </w: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35807"/>
    <w:rsid w:val="000A1B03"/>
    <w:rsid w:val="00137A18"/>
    <w:rsid w:val="00160B15"/>
    <w:rsid w:val="00230C15"/>
    <w:rsid w:val="00272A8E"/>
    <w:rsid w:val="002F0497"/>
    <w:rsid w:val="003B2C5A"/>
    <w:rsid w:val="0048748D"/>
    <w:rsid w:val="004911B5"/>
    <w:rsid w:val="004E36D1"/>
    <w:rsid w:val="005932B8"/>
    <w:rsid w:val="005D577F"/>
    <w:rsid w:val="00615822"/>
    <w:rsid w:val="00623796"/>
    <w:rsid w:val="006271BD"/>
    <w:rsid w:val="0066306B"/>
    <w:rsid w:val="00684758"/>
    <w:rsid w:val="006A18AB"/>
    <w:rsid w:val="006A7D5F"/>
    <w:rsid w:val="006E068E"/>
    <w:rsid w:val="006E521A"/>
    <w:rsid w:val="0070507F"/>
    <w:rsid w:val="007F5970"/>
    <w:rsid w:val="00802CB3"/>
    <w:rsid w:val="008D3759"/>
    <w:rsid w:val="0092636B"/>
    <w:rsid w:val="00937891"/>
    <w:rsid w:val="0099595E"/>
    <w:rsid w:val="009F0766"/>
    <w:rsid w:val="00A026F0"/>
    <w:rsid w:val="00AA1FCF"/>
    <w:rsid w:val="00AB6889"/>
    <w:rsid w:val="00AE01B5"/>
    <w:rsid w:val="00AF2CC0"/>
    <w:rsid w:val="00BE6186"/>
    <w:rsid w:val="00BF16B3"/>
    <w:rsid w:val="00C43F0D"/>
    <w:rsid w:val="00C51BDD"/>
    <w:rsid w:val="00CB060B"/>
    <w:rsid w:val="00CC4481"/>
    <w:rsid w:val="00D015F3"/>
    <w:rsid w:val="00D1481C"/>
    <w:rsid w:val="00D15BCE"/>
    <w:rsid w:val="00DF4A1E"/>
    <w:rsid w:val="00E44C8C"/>
    <w:rsid w:val="00E613E2"/>
    <w:rsid w:val="00E87513"/>
    <w:rsid w:val="00EA425B"/>
    <w:rsid w:val="00ED6330"/>
    <w:rsid w:val="00EF2513"/>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763</Words>
  <Characters>1005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2</cp:revision>
  <dcterms:created xsi:type="dcterms:W3CDTF">2024-12-11T12:19:00Z</dcterms:created>
  <dcterms:modified xsi:type="dcterms:W3CDTF">2024-12-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